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Pr="00B761ED" w:rsidRDefault="00846DCB">
          <w:pPr>
            <w:pStyle w:val="NoSpacing"/>
          </w:pPr>
          <w:r w:rsidRPr="00B761ED">
            <w:t>Your Name</w:t>
          </w:r>
        </w:p>
      </w:sdtContent>
    </w:sdt>
    <w:p w:rsidR="00E614DD" w:rsidRPr="00B761ED" w:rsidRDefault="00846DC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B761ED">
            <w:t>Instructor Name</w:t>
          </w:r>
        </w:sdtContent>
      </w:sdt>
    </w:p>
    <w:p w:rsidR="00E614DD" w:rsidRPr="00B761ED" w:rsidRDefault="00846DC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B761ED">
            <w:t>Course Number</w:t>
          </w:r>
        </w:sdtContent>
      </w:sdt>
    </w:p>
    <w:p w:rsidR="00E614DD" w:rsidRPr="00B761ED" w:rsidRDefault="00846DCB">
      <w:pPr>
        <w:pStyle w:val="NoSpacing"/>
      </w:pPr>
      <w:sdt>
        <w:sdtPr>
          <w:alias w:val="Date:"/>
          <w:tag w:val="Date:"/>
          <w:id w:val="518209038"/>
          <w:placeholder>
            <w:docPart w:val="2EB449EEE1B24578B2F5D2D1AF42B15F"/>
          </w:placeholder>
          <w:temporary/>
          <w:showingPlcHdr/>
          <w15:appearance w15:val="hidden"/>
        </w:sdtPr>
        <w:sdtEndPr/>
        <w:sdtContent>
          <w:r w:rsidR="00B13D1B" w:rsidRPr="00B761ED">
            <w:t>Date</w:t>
          </w:r>
        </w:sdtContent>
      </w:sdt>
    </w:p>
    <w:p w:rsidR="00E35522" w:rsidRPr="00B761ED" w:rsidRDefault="00846DCB" w:rsidP="00330740">
      <w:pPr>
        <w:pStyle w:val="Title"/>
      </w:pPr>
      <w:sdt>
        <w:sdtPr>
          <w:alias w:val="Title:"/>
          <w:tag w:val="Title:"/>
          <w:id w:val="193967114"/>
          <w:placeholder>
            <w:docPart w:val="5540D46721E74F1F87F3EF7B04FEBA42"/>
          </w:placeholder>
          <w:temporary/>
          <w:showingPlcHdr/>
          <w15:appearance w15:val="hidden"/>
        </w:sdtPr>
        <w:sdtEndPr/>
        <w:sdtContent>
          <w:bookmarkStart w:id="0" w:name="_GoBack"/>
          <w:r w:rsidR="00B13D1B" w:rsidRPr="00B761ED">
            <w:t>Title</w:t>
          </w:r>
          <w:bookmarkEnd w:id="0"/>
        </w:sdtContent>
      </w:sdt>
      <w:r w:rsidR="00691EC1" w:rsidRPr="00B761ED">
        <w:t xml:space="preserve">: </w:t>
      </w:r>
      <w:r w:rsidR="00330740" w:rsidRPr="00B761ED">
        <w:t>BioMass energy</w:t>
      </w:r>
    </w:p>
    <w:p w:rsidR="00A06620" w:rsidRPr="00B761ED" w:rsidRDefault="00846DCB" w:rsidP="00A06620">
      <w:r w:rsidRPr="00B761ED">
        <w:t>Biomass energy is aimed at utilizing the organic matter for the production of energy. This method of energy production can be dated back to prehistoric times when man used fire. It is one of the most imperative parts of the world's energy system, and the p</w:t>
      </w:r>
      <w:r w:rsidRPr="00B761ED">
        <w:t xml:space="preserve">roduction of energy from animal dung, firewood, and charcoal account for about 10% of the basic energy supply amid developing </w:t>
      </w:r>
      <w:r w:rsidRPr="00B761ED">
        <w:t xml:space="preserve">nations. The United States, followed by China, Italy, Germany, and India, are the main </w:t>
      </w:r>
      <w:r w:rsidRPr="00B761ED">
        <w:rPr>
          <w:bCs/>
        </w:rPr>
        <w:t>countries that</w:t>
      </w:r>
      <w:r w:rsidRPr="00B761ED">
        <w:t> are exploring the subject of</w:t>
      </w:r>
      <w:r w:rsidRPr="00B761ED">
        <w:t> </w:t>
      </w:r>
      <w:r w:rsidRPr="00B761ED">
        <w:rPr>
          <w:bCs/>
        </w:rPr>
        <w:t>biomass</w:t>
      </w:r>
      <w:r w:rsidRPr="00B761ED">
        <w:t xml:space="preserve"> as </w:t>
      </w:r>
      <w:r w:rsidRPr="00B761ED">
        <w:rPr>
          <w:bCs/>
        </w:rPr>
        <w:t>renewable energy</w:t>
      </w:r>
      <w:r w:rsidRPr="00B761ED">
        <w:t>, as computed by scientific production</w:t>
      </w:r>
      <w:r w:rsidR="006F38FE" w:rsidRPr="00B761ED">
        <w:t xml:space="preserve"> </w:t>
      </w:r>
      <w:r w:rsidR="006F38FE" w:rsidRPr="00B761ED">
        <w:fldChar w:fldCharType="begin"/>
      </w:r>
      <w:r w:rsidR="006F38FE" w:rsidRPr="00B761ED">
        <w:instrText xml:space="preserve"> ADDIN ZOTERO_ITEM CSL_CITATION {"citationID":"Q9EaKMdx","properties":{"formattedCitation":"(Perea-Moreno et al.)","plainCitation":"(Perea-Moreno et al.)","noteIndex":0},"citationItems":[{"id":1362,"uris":["http://zotero.org/users/local/orkqtrjP/items/WNGBIX7E"],"uri":["http://zotero.org/users/local/orkqtrjP/items/WNGBIX7E"],"itemData":{"id":1362,"type":"article-journal","title":"Biomass as Renewable Energy: Worldwide Research Trends","container-title":"Sustainability","page":"863","volume":"11","issue":"3","author":[{"family":"Perea-Moreno","given":"Miguel-Angel"},{"family":"Samerón-Manzano","given":"Esther"},{"family":"Perea-Moreno","given":"Alberto-Jesus"}],"issued":{"date-parts":[["2019"]]}}}],"schema":"https://github.com/citation-style-language/schema/raw/master/csl-citation.json"} </w:instrText>
      </w:r>
      <w:r w:rsidR="006F38FE" w:rsidRPr="00B761ED">
        <w:fldChar w:fldCharType="separate"/>
      </w:r>
      <w:r w:rsidR="006F38FE" w:rsidRPr="00B761ED">
        <w:rPr>
          <w:rFonts w:ascii="Times New Roman" w:hAnsi="Times New Roman" w:cs="Times New Roman"/>
        </w:rPr>
        <w:t>(Perea-Moreno et al.</w:t>
      </w:r>
      <w:r w:rsidR="004D5870" w:rsidRPr="00B761ED">
        <w:rPr>
          <w:rFonts w:ascii="Times New Roman" w:hAnsi="Times New Roman" w:cs="Times New Roman"/>
        </w:rPr>
        <w:t>, 3</w:t>
      </w:r>
      <w:r w:rsidR="006F38FE" w:rsidRPr="00B761ED">
        <w:rPr>
          <w:rFonts w:ascii="Times New Roman" w:hAnsi="Times New Roman" w:cs="Times New Roman"/>
        </w:rPr>
        <w:t>)</w:t>
      </w:r>
      <w:r w:rsidR="006F38FE" w:rsidRPr="00B761ED">
        <w:fldChar w:fldCharType="end"/>
      </w:r>
      <w:r w:rsidRPr="00B761ED">
        <w:t>.</w:t>
      </w:r>
      <w:r w:rsidRPr="00B761ED">
        <w:t xml:space="preserve"> </w:t>
      </w:r>
    </w:p>
    <w:p w:rsidR="00E35522" w:rsidRPr="00B761ED" w:rsidRDefault="00846DCB" w:rsidP="00E35522">
      <w:r w:rsidRPr="00B761ED">
        <w:t xml:space="preserve">Biomass is a renewable source of energy </w:t>
      </w:r>
      <w:r w:rsidR="00D64818" w:rsidRPr="00B761ED">
        <w:t xml:space="preserve">since it is produced from </w:t>
      </w:r>
      <w:r w:rsidRPr="00B761ED">
        <w:t xml:space="preserve">waste timber </w:t>
      </w:r>
      <w:r w:rsidR="00513BF2" w:rsidRPr="00B761ED">
        <w:t>and waste</w:t>
      </w:r>
      <w:r w:rsidRPr="00B761ED">
        <w:t xml:space="preserve"> crop husk-like corn, waste sugarcane ste</w:t>
      </w:r>
      <w:r w:rsidRPr="00B761ED">
        <w:t xml:space="preserve">ms, </w:t>
      </w:r>
      <w:r w:rsidR="00D64818" w:rsidRPr="00B761ED">
        <w:t>that reflects on</w:t>
      </w:r>
      <w:r w:rsidRPr="00B761ED">
        <w:t xml:space="preserve"> wh</w:t>
      </w:r>
      <w:r w:rsidR="00513BF2" w:rsidRPr="00B761ED">
        <w:t xml:space="preserve">y is it renewable. It’s because one keeps on growing </w:t>
      </w:r>
      <w:r w:rsidRPr="00B761ED">
        <w:t xml:space="preserve">it. Fact, we have been eating these things for thousands of years, and the method is always the same; </w:t>
      </w:r>
      <w:r w:rsidR="00504FB8" w:rsidRPr="00B761ED">
        <w:t>it is</w:t>
      </w:r>
      <w:r w:rsidRPr="00B761ED">
        <w:t xml:space="preserve"> grow</w:t>
      </w:r>
      <w:r w:rsidR="00504FB8" w:rsidRPr="00B761ED">
        <w:t>n</w:t>
      </w:r>
      <w:r w:rsidRPr="00B761ED">
        <w:t xml:space="preserve">. Biomass is basically organic materials like wood, manure, crops, </w:t>
      </w:r>
      <w:r w:rsidRPr="00B761ED">
        <w:t>food</w:t>
      </w:r>
      <w:r w:rsidR="000A698D" w:rsidRPr="00B761ED">
        <w:t xml:space="preserve"> leftovers, garden waste, etc. and all the t</w:t>
      </w:r>
      <w:r w:rsidRPr="00B761ED">
        <w:t>hings that can be biologically produced by living organisms such as plants and animals</w:t>
      </w:r>
      <w:r w:rsidR="004D5870" w:rsidRPr="00B761ED">
        <w:t xml:space="preserve"> </w:t>
      </w:r>
      <w:r w:rsidR="004D5870" w:rsidRPr="00B761ED">
        <w:fldChar w:fldCharType="begin"/>
      </w:r>
      <w:r w:rsidR="004D5870" w:rsidRPr="00B761ED">
        <w:instrText xml:space="preserve"> ADDIN ZOTERO_ITEM CSL_CITATION {"citationID":"OGf9ETlP","properties":{"formattedCitation":"(Klass)","plainCitation":"(Klass)","noteIndex":0},"citationItems":[{"id":1363,"uris":["http://zotero.org/users/local/orkqtrjP/items/WM7B2QZ5"],"uri":["http://zotero.org/users/local/orkqtrjP/items/WM7B2QZ5"],"itemData":{"id":1363,"type":"article-journal","title":"Biomass for renewable energy and fuels","container-title":"Encyclopedia of energy","page":"193-212","volume":"1","issue":"1","author":[{"family":"Klass","given":"Donald L."}],"issued":{"date-parts":[["2004"]]}}}],"schema":"https://github.com/citation-style-language/schema/raw/master/csl-citation.json"} </w:instrText>
      </w:r>
      <w:r w:rsidR="004D5870" w:rsidRPr="00B761ED">
        <w:fldChar w:fldCharType="separate"/>
      </w:r>
      <w:r w:rsidR="004D5870" w:rsidRPr="00B761ED">
        <w:rPr>
          <w:rFonts w:ascii="Times New Roman" w:hAnsi="Times New Roman" w:cs="Times New Roman"/>
        </w:rPr>
        <w:t>(Klass, 194)</w:t>
      </w:r>
      <w:r w:rsidR="004D5870" w:rsidRPr="00B761ED">
        <w:fldChar w:fldCharType="end"/>
      </w:r>
      <w:r w:rsidRPr="00B761ED">
        <w:t xml:space="preserve">. Biomass is </w:t>
      </w:r>
      <w:r w:rsidR="000A698D" w:rsidRPr="00B761ED">
        <w:t xml:space="preserve">also a </w:t>
      </w:r>
      <w:r w:rsidRPr="00B761ED">
        <w:t>renewable</w:t>
      </w:r>
      <w:r w:rsidR="000A698D" w:rsidRPr="00B761ED">
        <w:t xml:space="preserve"> source of energy</w:t>
      </w:r>
      <w:r w:rsidRPr="00B761ED">
        <w:t xml:space="preserve"> because </w:t>
      </w:r>
      <w:r w:rsidR="000A698D" w:rsidRPr="00B761ED">
        <w:t>that</w:t>
      </w:r>
      <w:r w:rsidRPr="00B761ED">
        <w:t xml:space="preserve"> can always </w:t>
      </w:r>
      <w:r w:rsidR="000A698D" w:rsidRPr="00B761ED">
        <w:t xml:space="preserve">be created </w:t>
      </w:r>
      <w:r w:rsidRPr="00B761ED">
        <w:t>more rather quickly, unlike fossil fuels, which take thousands of years to form.</w:t>
      </w:r>
    </w:p>
    <w:p w:rsidR="00E35522" w:rsidRPr="00B761ED" w:rsidRDefault="00846DCB" w:rsidP="006F38FE">
      <w:r w:rsidRPr="00B761ED">
        <w:t xml:space="preserve">How can energy be produced from organic products is a really relevant question in this age of overconsumption of fuels? </w:t>
      </w:r>
      <w:r w:rsidRPr="00B761ED">
        <w:t>There are thousands of methods to convert biomass into energy. Only waste should be used for energy since we can use crops to food, fibe</w:t>
      </w:r>
      <w:r w:rsidRPr="00B761ED">
        <w:t xml:space="preserve">rs, and lumber. </w:t>
      </w:r>
      <w:r w:rsidRPr="00B761ED">
        <w:lastRenderedPageBreak/>
        <w:t xml:space="preserve">When </w:t>
      </w:r>
      <w:r w:rsidR="00AE7ADD" w:rsidRPr="00B761ED">
        <w:t>users</w:t>
      </w:r>
      <w:r w:rsidRPr="00B761ED">
        <w:t xml:space="preserve"> throw them out, then </w:t>
      </w:r>
      <w:r w:rsidR="00AE7ADD" w:rsidRPr="00B761ED">
        <w:t>it</w:t>
      </w:r>
      <w:r w:rsidRPr="00B761ED">
        <w:t xml:space="preserve"> can be convert</w:t>
      </w:r>
      <w:r w:rsidR="00AE7ADD" w:rsidRPr="00B761ED">
        <w:t>ed</w:t>
      </w:r>
      <w:r w:rsidRPr="00B761ED">
        <w:t xml:space="preserve"> to usable energy</w:t>
      </w:r>
      <w:r w:rsidR="00C16AA0" w:rsidRPr="00B761ED">
        <w:t xml:space="preserve"> </w:t>
      </w:r>
      <w:r w:rsidR="00C16AA0" w:rsidRPr="00B761ED">
        <w:fldChar w:fldCharType="begin"/>
      </w:r>
      <w:r w:rsidR="00C16AA0" w:rsidRPr="00B761ED">
        <w:instrText xml:space="preserve"> ADDIN ZOTERO_ITEM CSL_CITATION {"citationID":"Wh0MqmMk","properties":{"formattedCitation":"({\\i{}Biomass and the Environment - U.S. Energy Information Administration (EIA)})","plainCitation":"(Biomass and the Environment - U.S. Energy Information Administration (EIA))","noteIndex":0},"citationItems":[{"id":1364,"uris":["http://zotero.org/users/local/orkqtrjP/items/RM83N4R5"],"uri":["http://zotero.org/users/local/orkqtrjP/items/RM83N4R5"],"itemData":{"id":1364,"type":"webpage","title":"Biomass and the environment - U.S. Energy Information Administration (EIA)","URL":"https://www.eia.gov/energyexplained/biomass/biomass-and-the-environment.php","accessed":{"date-parts":[["2019",10,29]]}}}],"schema":"https://github.com/citation-style-language/schema/raw/master/csl-citation.json"} </w:instrText>
      </w:r>
      <w:r w:rsidR="00C16AA0" w:rsidRPr="00B761ED">
        <w:fldChar w:fldCharType="separate"/>
      </w:r>
      <w:r w:rsidR="00C16AA0" w:rsidRPr="00B761ED">
        <w:rPr>
          <w:rFonts w:ascii="Times New Roman" w:hAnsi="Times New Roman" w:cs="Times New Roman"/>
        </w:rPr>
        <w:t>(</w:t>
      </w:r>
      <w:r w:rsidR="00C16AA0" w:rsidRPr="00B761ED">
        <w:rPr>
          <w:rFonts w:ascii="Times New Roman" w:hAnsi="Times New Roman" w:cs="Times New Roman"/>
          <w:i/>
          <w:iCs/>
        </w:rPr>
        <w:t>Biomass and the Environment - U.S. Energy Information Administration (EIA, n.p)</w:t>
      </w:r>
      <w:r w:rsidR="00C16AA0" w:rsidRPr="00B761ED">
        <w:rPr>
          <w:rFonts w:ascii="Times New Roman" w:hAnsi="Times New Roman" w:cs="Times New Roman"/>
        </w:rPr>
        <w:t>)</w:t>
      </w:r>
      <w:r w:rsidR="00C16AA0" w:rsidRPr="00B761ED">
        <w:fldChar w:fldCharType="end"/>
      </w:r>
      <w:r w:rsidRPr="00B761ED">
        <w:t>.</w:t>
      </w:r>
      <w:r w:rsidR="00AE7ADD" w:rsidRPr="00B761ED">
        <w:t xml:space="preserve"> Some of the methods include </w:t>
      </w:r>
      <w:r w:rsidRPr="00B761ED">
        <w:t>burning/incineration, pyrolysis/bioc</w:t>
      </w:r>
      <w:r w:rsidRPr="00B761ED">
        <w:t>har, and gasification. The last two create hydrocarbon fuels that can be stored and converted to almost any hydrocarbon. Fermentation is also possible but uses a lot more land and takes longer. It's also sensitive to contamination, but create clean methane</w:t>
      </w:r>
      <w:r w:rsidRPr="00B761ED">
        <w:t xml:space="preserve"> and is used around the world.</w:t>
      </w:r>
      <w:r w:rsidR="006F38FE" w:rsidRPr="00B761ED">
        <w:t xml:space="preserve"> </w:t>
      </w:r>
      <w:r w:rsidRPr="00B761ED">
        <w:t xml:space="preserve">All these have carbon content and, when burnt, can generate energy which can be used for various purposes </w:t>
      </w:r>
      <w:r w:rsidR="009344CB" w:rsidRPr="00B761ED">
        <w:t>(especially</w:t>
      </w:r>
      <w:r w:rsidR="00C5753C" w:rsidRPr="00B761ED">
        <w:t xml:space="preserve"> as an alternative fuel source ).</w:t>
      </w:r>
      <w:r w:rsidR="00C16AA0" w:rsidRPr="00B761ED">
        <w:t xml:space="preserve"> Nonetheless</w:t>
      </w:r>
      <w:r w:rsidRPr="00B761ED">
        <w:t>, burning is not always a good solution, considering the number</w:t>
      </w:r>
      <w:r w:rsidRPr="00B761ED">
        <w:t xml:space="preserve"> of harmful gases being released into the atmosphere. So, if you ask me, the best way of generating energy from biomass is by creating a biogas plant.</w:t>
      </w:r>
    </w:p>
    <w:p w:rsidR="00E35522" w:rsidRPr="00B761ED" w:rsidRDefault="00846DCB" w:rsidP="006F38FE">
      <w:r w:rsidRPr="00B761ED">
        <w:t>A biogas plant takes in dead decaying organic matter and other wasted organic products as input, and by t</w:t>
      </w:r>
      <w:r w:rsidRPr="00B761ED">
        <w:t>he action of microorganisms and bacteria on them, generate methane gas, which is an excellent fuel. This can be used for providing gas supply to a small locality, and once the biogas plant is full up and running, then it can be used for creating methane ga</w:t>
      </w:r>
      <w:r w:rsidRPr="00B761ED">
        <w:t>s c</w:t>
      </w:r>
      <w:r w:rsidR="006F38FE" w:rsidRPr="00B761ED">
        <w:t>ylinders for use in cars, etc. B</w:t>
      </w:r>
      <w:r w:rsidRPr="00B761ED">
        <w:t xml:space="preserve">iogas plant as a means for using biomass </w:t>
      </w:r>
      <w:r w:rsidR="006F38FE" w:rsidRPr="00B761ED">
        <w:t xml:space="preserve">is a good option </w:t>
      </w:r>
      <w:r w:rsidRPr="00B761ED">
        <w:t xml:space="preserve">because not only </w:t>
      </w:r>
      <w:r w:rsidR="006F38FE" w:rsidRPr="00B761ED">
        <w:t xml:space="preserve">one gets </w:t>
      </w:r>
      <w:r w:rsidRPr="00B761ED">
        <w:t>fuel, but also, you get excellent quality manure from the waste products after the action of the microorganisms on the organic product. I</w:t>
      </w:r>
      <w:r w:rsidRPr="00B761ED">
        <w:t xml:space="preserve">t is a great idea for rural villages that do not have access to gas, electricity, etc. and are suffering </w:t>
      </w:r>
      <w:r w:rsidR="006F38FE" w:rsidRPr="00B761ED">
        <w:t xml:space="preserve">from a lack of fertility of the land. </w:t>
      </w:r>
      <w:r w:rsidRPr="00B761ED">
        <w:t xml:space="preserve">It's really all about the cost; most companies will take advantage of the lowest-cost energy unless it's part of </w:t>
      </w:r>
      <w:r w:rsidRPr="00B761ED">
        <w:t>their mission statement to do it sustainably. So the future of biomass energy or any alternative energy is really dependent on cost, which I think will start to become more competitive and accessible in the next decade.</w:t>
      </w:r>
    </w:p>
    <w:p w:rsidR="00E35522" w:rsidRPr="00B761ED" w:rsidRDefault="00846DCB" w:rsidP="00E35522">
      <w:r w:rsidRPr="00B761ED">
        <w:lastRenderedPageBreak/>
        <w:t xml:space="preserve">Biomass energy is merely making use </w:t>
      </w:r>
      <w:r w:rsidRPr="00B761ED">
        <w:t>of the chemical energy already implanted into the organic material by photosynthesis. As such, it can be defined as another form of solar energy. The beauty of biomass reactors is the fact that they can use waste materials that we have traditionally regard</w:t>
      </w:r>
      <w:r w:rsidRPr="00B761ED">
        <w:t>ed as a problem to be disposed of, rather than a valuable resource to be harvested</w:t>
      </w:r>
      <w:r w:rsidR="00C5753C" w:rsidRPr="00B761ED">
        <w:t xml:space="preserve">, and it offers many environmental benefits as well </w:t>
      </w:r>
      <w:r w:rsidR="00C5753C" w:rsidRPr="00B761ED">
        <w:fldChar w:fldCharType="begin"/>
      </w:r>
      <w:r w:rsidR="00C5753C" w:rsidRPr="00B761ED">
        <w:instrText xml:space="preserve"> ADDIN ZOTERO_ITEM CSL_CITATION {"citationID":"7sBmhUYx","properties":{"formattedCitation":"(Heller et al.)","plainCitation":"(Heller et al.)","noteIndex":0},"citationItems":[{"id":1366,"uris":["http://zotero.org/users/local/orkqtrjP/items/9ACGU4MK"],"uri":["http://zotero.org/users/local/orkqtrjP/items/9ACGU4MK"],"itemData":{"id":1366,"type":"article-journal","title":"Life cycle energy and environmental benefits of generating electricity from willow biomass","container-title":"Renewable energy","page":"1023-1042","volume":"29","issue":"7","author":[{"family":"Heller","given":"Martin C."},{"family":"Keoleian","given":"Gregory A."},{"family":"Mann","given":"Margaret K."},{"family":"Volk","given":"Timothy A."}],"issued":{"date-parts":[["2004"]]}}}],"schema":"https://github.com/citation-style-language/schema/raw/master/csl-citation.json"} </w:instrText>
      </w:r>
      <w:r w:rsidR="00C5753C" w:rsidRPr="00B761ED">
        <w:fldChar w:fldCharType="separate"/>
      </w:r>
      <w:r w:rsidR="00C5753C" w:rsidRPr="00B761ED">
        <w:rPr>
          <w:rFonts w:ascii="Times New Roman" w:hAnsi="Times New Roman" w:cs="Times New Roman"/>
        </w:rPr>
        <w:t xml:space="preserve">(Heller et al., </w:t>
      </w:r>
      <w:r w:rsidR="00590A81" w:rsidRPr="00B761ED">
        <w:rPr>
          <w:rFonts w:ascii="Times New Roman" w:hAnsi="Times New Roman" w:cs="Times New Roman"/>
        </w:rPr>
        <w:t>1038</w:t>
      </w:r>
      <w:r w:rsidR="00C5753C" w:rsidRPr="00B761ED">
        <w:rPr>
          <w:rFonts w:ascii="Times New Roman" w:hAnsi="Times New Roman" w:cs="Times New Roman"/>
        </w:rPr>
        <w:t>)</w:t>
      </w:r>
      <w:r w:rsidR="00C5753C" w:rsidRPr="00B761ED">
        <w:fldChar w:fldCharType="end"/>
      </w:r>
      <w:r w:rsidRPr="00B761ED">
        <w:t xml:space="preserve">. The thing to </w:t>
      </w:r>
      <w:r w:rsidRPr="00B761ED">
        <w:t>remember is that this is only one part of the solution since trying to use biomass fuel as our main source of energy is fraught with problems</w:t>
      </w:r>
      <w:r w:rsidR="009D1033" w:rsidRPr="00B761ED">
        <w:t xml:space="preserve"> </w:t>
      </w:r>
      <w:r w:rsidR="009D1033" w:rsidRPr="00B761ED">
        <w:fldChar w:fldCharType="begin"/>
      </w:r>
      <w:r w:rsidR="009D1033" w:rsidRPr="00B761ED">
        <w:instrText xml:space="preserve"> ADDIN ZOTERO_ITEM CSL_CITATION {"citationID":"deCOsbyj","properties":{"formattedCitation":"({\\i{}Biomass Power, Pros &amp; Cons})","plainCitation":"(Biomass Power, Pros &amp; Cons)","noteIndex":0},"citationItems":[{"id":1367,"uris":["http://zotero.org/users/local/orkqtrjP/items/36HJZJT3"],"uri":["http://zotero.org/users/local/orkqtrjP/items/36HJZJT3"],"itemData":{"id":1367,"type":"webpage","title":"Biomass Power, Pros &amp; Cons","URL":"https://www.betterworldsolutions.eu/biomass-power-pros-cons/","accessed":{"date-parts":[["2019",10,29]]}}}],"schema":"https://github.com/citation-style-language/schema/raw/master/csl-citation.json"} </w:instrText>
      </w:r>
      <w:r w:rsidR="009D1033" w:rsidRPr="00B761ED">
        <w:fldChar w:fldCharType="separate"/>
      </w:r>
      <w:r w:rsidR="009D1033" w:rsidRPr="00B761ED">
        <w:rPr>
          <w:rFonts w:ascii="Times New Roman" w:hAnsi="Times New Roman" w:cs="Times New Roman"/>
        </w:rPr>
        <w:t>(</w:t>
      </w:r>
      <w:r w:rsidR="009D1033" w:rsidRPr="00B761ED">
        <w:rPr>
          <w:rFonts w:ascii="Times New Roman" w:hAnsi="Times New Roman" w:cs="Times New Roman"/>
          <w:i/>
          <w:iCs/>
        </w:rPr>
        <w:t>Biomass Power, Pros &amp; Cons, n.p</w:t>
      </w:r>
      <w:r w:rsidR="009D1033" w:rsidRPr="00B761ED">
        <w:rPr>
          <w:rFonts w:ascii="Times New Roman" w:hAnsi="Times New Roman" w:cs="Times New Roman"/>
        </w:rPr>
        <w:t>)</w:t>
      </w:r>
      <w:r w:rsidR="009D1033" w:rsidRPr="00B761ED">
        <w:fldChar w:fldCharType="end"/>
      </w:r>
      <w:r w:rsidRPr="00B761ED">
        <w:t>. If we rely on this source, we commit ourselves to use land better suited for food production, which would be a mistake. Better to regard it as an important segment of energy planning and management that turns a was</w:t>
      </w:r>
      <w:r w:rsidRPr="00B761ED">
        <w:t>te product into a valued resource that is useful for certain applications that other techniques cannot easily handle.</w:t>
      </w:r>
    </w:p>
    <w:p w:rsidR="00BA1BAA" w:rsidRPr="00B761ED" w:rsidRDefault="00846DCB" w:rsidP="00E35522">
      <w:r w:rsidRPr="00B761ED">
        <w:t>However, that biomass is not an emission</w:t>
      </w:r>
      <w:r w:rsidR="007C2906" w:rsidRPr="00B761ED">
        <w:t xml:space="preserve">s-free energy source, </w:t>
      </w:r>
      <w:r w:rsidRPr="00B761ED">
        <w:t xml:space="preserve">there are greenhouse gas emissions during its combustion, although they are </w:t>
      </w:r>
      <w:r w:rsidRPr="00B761ED">
        <w:t xml:space="preserve">much lower than those of coal. The main issue with the conversion of biomass (e.g., wood) to electricity is the supply chain. Often, the economics of forestry profits, transportation, and related processing means the biomass is a more costly material than </w:t>
      </w:r>
      <w:r w:rsidRPr="00B761ED">
        <w:t>natural gas, coal, etc. However, in some markets (Europe and United Kingdom, S. Korea, Japan, etc.), the sales price for the biomass power is such that the supply chain economics rewards entities along with it (forestry landowners, transportation companies</w:t>
      </w:r>
      <w:r w:rsidRPr="00B761ED">
        <w:t>, etc.). Without these incentives and subsidies as well as market directives, the supply chain does not reward the capital invested in it.</w:t>
      </w:r>
    </w:p>
    <w:p w:rsidR="009344CB" w:rsidRPr="00B761ED" w:rsidRDefault="00846DCB" w:rsidP="00E35522">
      <w:r w:rsidRPr="00B761ED">
        <w:t>I believe energy from biomass holds an insane promise. There is a catch to it, though. Energy derived from biomass is</w:t>
      </w:r>
      <w:r w:rsidRPr="00B761ED">
        <w:t xml:space="preserve"> not as 'rich' when you compare it to fossil fuels, so production will need to be two to three times more than what is required for fossil fuels.</w:t>
      </w:r>
      <w:r w:rsidRPr="00B761ED">
        <w:rPr>
          <w:rFonts w:ascii="Segoe UI" w:hAnsi="Segoe UI" w:cs="Segoe UI"/>
        </w:rPr>
        <w:t xml:space="preserve"> </w:t>
      </w:r>
      <w:r w:rsidRPr="00B761ED">
        <w:t xml:space="preserve">However, we have </w:t>
      </w:r>
      <w:r w:rsidRPr="00B761ED">
        <w:lastRenderedPageBreak/>
        <w:t>countries like Saudi Arabia establishing facilities for harvesting biodiesel from Algal syste</w:t>
      </w:r>
      <w:r w:rsidRPr="00B761ED">
        <w:t>ms and coming from an OPEC giant that is quite some news</w:t>
      </w:r>
      <w:r w:rsidR="006F38FE" w:rsidRPr="00B761ED">
        <w:t xml:space="preserve">. </w:t>
      </w:r>
    </w:p>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8C2CAB" w:rsidRPr="00B761ED" w:rsidRDefault="008C2CAB" w:rsidP="00E35522"/>
    <w:p w:rsidR="006F38FE" w:rsidRPr="00B761ED" w:rsidRDefault="00846DCB" w:rsidP="006F38FE">
      <w:pPr>
        <w:ind w:firstLine="0"/>
        <w:rPr>
          <w:b/>
        </w:rPr>
      </w:pPr>
      <w:r w:rsidRPr="00B761ED">
        <w:rPr>
          <w:b/>
        </w:rPr>
        <w:lastRenderedPageBreak/>
        <w:t xml:space="preserve">Works Cited </w:t>
      </w:r>
    </w:p>
    <w:p w:rsidR="009D1033" w:rsidRPr="00B761ED" w:rsidRDefault="00846DCB" w:rsidP="009D1033">
      <w:pPr>
        <w:pStyle w:val="Bibliography"/>
        <w:rPr>
          <w:rFonts w:ascii="Times New Roman" w:hAnsi="Times New Roman" w:cs="Times New Roman"/>
        </w:rPr>
      </w:pPr>
      <w:r w:rsidRPr="00B761ED">
        <w:fldChar w:fldCharType="begin"/>
      </w:r>
      <w:r w:rsidRPr="00B761ED">
        <w:instrText xml:space="preserve"> ADDIN ZOTERO_BIBL {"uncited":[],"omitted":[],"custom":[]} CSL_BIBLIOGRAPHY </w:instrText>
      </w:r>
      <w:r w:rsidRPr="00B761ED">
        <w:fldChar w:fldCharType="separate"/>
      </w:r>
      <w:r w:rsidRPr="00B761ED">
        <w:rPr>
          <w:rFonts w:ascii="Times New Roman" w:hAnsi="Times New Roman" w:cs="Times New Roman"/>
          <w:i/>
          <w:iCs/>
        </w:rPr>
        <w:t>Biomass and the Environment - U.S. Energy Information Administration (EIA)</w:t>
      </w:r>
      <w:r w:rsidRPr="00B761ED">
        <w:rPr>
          <w:rFonts w:ascii="Times New Roman" w:hAnsi="Times New Roman" w:cs="Times New Roman"/>
        </w:rPr>
        <w:t xml:space="preserve">. </w:t>
      </w:r>
      <w:r w:rsidRPr="00B761ED">
        <w:rPr>
          <w:rFonts w:ascii="Times New Roman" w:hAnsi="Times New Roman" w:cs="Times New Roman"/>
        </w:rPr>
        <w:t>https://www.eia.gov/energyexplained/biomass/biomass-and-the-environment.php. Accessed 29 Oct. 2019.</w:t>
      </w:r>
    </w:p>
    <w:p w:rsidR="009D1033" w:rsidRPr="00B761ED" w:rsidRDefault="00846DCB" w:rsidP="009D1033">
      <w:pPr>
        <w:pStyle w:val="Bibliography"/>
        <w:rPr>
          <w:rFonts w:ascii="Times New Roman" w:hAnsi="Times New Roman" w:cs="Times New Roman"/>
        </w:rPr>
      </w:pPr>
      <w:r w:rsidRPr="00B761ED">
        <w:rPr>
          <w:rFonts w:ascii="Times New Roman" w:hAnsi="Times New Roman" w:cs="Times New Roman"/>
          <w:i/>
          <w:iCs/>
        </w:rPr>
        <w:t>Biomass Power, Pros &amp; Cons</w:t>
      </w:r>
      <w:r w:rsidRPr="00B761ED">
        <w:rPr>
          <w:rFonts w:ascii="Times New Roman" w:hAnsi="Times New Roman" w:cs="Times New Roman"/>
        </w:rPr>
        <w:t>. https://www.betterworldsolutions.eu/biomass-power-pros-cons/. Accessed 29 Oct. 2019.</w:t>
      </w:r>
    </w:p>
    <w:p w:rsidR="009D1033" w:rsidRPr="00B761ED" w:rsidRDefault="00846DCB" w:rsidP="009D1033">
      <w:pPr>
        <w:pStyle w:val="Bibliography"/>
        <w:rPr>
          <w:rFonts w:ascii="Times New Roman" w:hAnsi="Times New Roman" w:cs="Times New Roman"/>
        </w:rPr>
      </w:pPr>
      <w:r w:rsidRPr="00B761ED">
        <w:rPr>
          <w:rFonts w:ascii="Times New Roman" w:hAnsi="Times New Roman" w:cs="Times New Roman"/>
        </w:rPr>
        <w:t>Heller, Martin C., et al. “Life Cycle Energ</w:t>
      </w:r>
      <w:r w:rsidRPr="00B761ED">
        <w:rPr>
          <w:rFonts w:ascii="Times New Roman" w:hAnsi="Times New Roman" w:cs="Times New Roman"/>
        </w:rPr>
        <w:t xml:space="preserve">y and Environmental Benefits of Generating Electricity from Willow Biomass.” </w:t>
      </w:r>
      <w:r w:rsidRPr="00B761ED">
        <w:rPr>
          <w:rFonts w:ascii="Times New Roman" w:hAnsi="Times New Roman" w:cs="Times New Roman"/>
          <w:i/>
          <w:iCs/>
        </w:rPr>
        <w:t>Renewable energy</w:t>
      </w:r>
      <w:r w:rsidRPr="00B761ED">
        <w:rPr>
          <w:rFonts w:ascii="Times New Roman" w:hAnsi="Times New Roman" w:cs="Times New Roman"/>
        </w:rPr>
        <w:t>, vol. 29, no. 7, 2004, pp. 1023–42.</w:t>
      </w:r>
    </w:p>
    <w:p w:rsidR="009D1033" w:rsidRPr="00B761ED" w:rsidRDefault="00846DCB" w:rsidP="009D1033">
      <w:pPr>
        <w:pStyle w:val="Bibliography"/>
        <w:rPr>
          <w:rFonts w:ascii="Times New Roman" w:hAnsi="Times New Roman" w:cs="Times New Roman"/>
        </w:rPr>
      </w:pPr>
      <w:r w:rsidRPr="00B761ED">
        <w:rPr>
          <w:rFonts w:ascii="Times New Roman" w:hAnsi="Times New Roman" w:cs="Times New Roman"/>
        </w:rPr>
        <w:t xml:space="preserve">Klass, Donald L. “Biomass for Renewable Energy and Fuels.” </w:t>
      </w:r>
      <w:r w:rsidRPr="00B761ED">
        <w:rPr>
          <w:rFonts w:ascii="Times New Roman" w:hAnsi="Times New Roman" w:cs="Times New Roman"/>
          <w:i/>
          <w:iCs/>
        </w:rPr>
        <w:t>Encyclopedia of Energy</w:t>
      </w:r>
      <w:r w:rsidRPr="00B761ED">
        <w:rPr>
          <w:rFonts w:ascii="Times New Roman" w:hAnsi="Times New Roman" w:cs="Times New Roman"/>
        </w:rPr>
        <w:t>, vol. 1, no. 1, 2004, pp. 193–212.</w:t>
      </w:r>
    </w:p>
    <w:p w:rsidR="009D1033" w:rsidRPr="00B761ED" w:rsidRDefault="00846DCB" w:rsidP="009D1033">
      <w:pPr>
        <w:pStyle w:val="Bibliography"/>
        <w:rPr>
          <w:rFonts w:ascii="Times New Roman" w:hAnsi="Times New Roman" w:cs="Times New Roman"/>
        </w:rPr>
      </w:pPr>
      <w:r w:rsidRPr="00B761ED">
        <w:rPr>
          <w:rFonts w:ascii="Times New Roman" w:hAnsi="Times New Roman" w:cs="Times New Roman"/>
        </w:rPr>
        <w:t xml:space="preserve">Perea-Moreno, Miguel-Angel, et al. “Biomass as Renewable Energy: Worldwide Research Trends.” </w:t>
      </w:r>
      <w:r w:rsidRPr="00B761ED">
        <w:rPr>
          <w:rFonts w:ascii="Times New Roman" w:hAnsi="Times New Roman" w:cs="Times New Roman"/>
          <w:i/>
          <w:iCs/>
        </w:rPr>
        <w:t>Sustainability</w:t>
      </w:r>
      <w:r w:rsidRPr="00B761ED">
        <w:rPr>
          <w:rFonts w:ascii="Times New Roman" w:hAnsi="Times New Roman" w:cs="Times New Roman"/>
        </w:rPr>
        <w:t>, vol. 11, no. 3, 2019, p. 863.</w:t>
      </w:r>
    </w:p>
    <w:p w:rsidR="006F38FE" w:rsidRPr="00B761ED" w:rsidRDefault="00846DCB" w:rsidP="00E35522">
      <w:r w:rsidRPr="00B761ED">
        <w:fldChar w:fldCharType="end"/>
      </w:r>
    </w:p>
    <w:sectPr w:rsidR="006F38FE" w:rsidRPr="00B761E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46DCB" w:rsidRDefault="00846DCB">
      <w:pPr>
        <w:spacing w:line="240" w:lineRule="auto"/>
      </w:pPr>
      <w:r>
        <w:separator/>
      </w:r>
    </w:p>
  </w:endnote>
  <w:endnote w:type="continuationSeparator" w:id="0">
    <w:p w:rsidR="00846DCB" w:rsidRDefault="00846D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46DCB" w:rsidRDefault="00846DCB">
      <w:pPr>
        <w:spacing w:line="240" w:lineRule="auto"/>
      </w:pPr>
      <w:r>
        <w:separator/>
      </w:r>
    </w:p>
  </w:footnote>
  <w:footnote w:type="continuationSeparator" w:id="0">
    <w:p w:rsidR="00846DCB" w:rsidRDefault="00846D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846DC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7566F">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846DC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7566F">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0FEF052">
      <w:start w:val="1"/>
      <w:numFmt w:val="lowerLetter"/>
      <w:pStyle w:val="TableNote"/>
      <w:suff w:val="space"/>
      <w:lvlText w:val="%1."/>
      <w:lvlJc w:val="left"/>
      <w:pPr>
        <w:ind w:left="0" w:firstLine="720"/>
      </w:pPr>
      <w:rPr>
        <w:rFonts w:hint="default"/>
      </w:rPr>
    </w:lvl>
    <w:lvl w:ilvl="1" w:tplc="FCA86852" w:tentative="1">
      <w:start w:val="1"/>
      <w:numFmt w:val="lowerLetter"/>
      <w:lvlText w:val="%2."/>
      <w:lvlJc w:val="left"/>
      <w:pPr>
        <w:ind w:left="2160" w:hanging="360"/>
      </w:pPr>
    </w:lvl>
    <w:lvl w:ilvl="2" w:tplc="7858683A" w:tentative="1">
      <w:start w:val="1"/>
      <w:numFmt w:val="lowerRoman"/>
      <w:lvlText w:val="%3."/>
      <w:lvlJc w:val="right"/>
      <w:pPr>
        <w:ind w:left="2880" w:hanging="180"/>
      </w:pPr>
    </w:lvl>
    <w:lvl w:ilvl="3" w:tplc="DD56CBD2" w:tentative="1">
      <w:start w:val="1"/>
      <w:numFmt w:val="decimal"/>
      <w:lvlText w:val="%4."/>
      <w:lvlJc w:val="left"/>
      <w:pPr>
        <w:ind w:left="3600" w:hanging="360"/>
      </w:pPr>
    </w:lvl>
    <w:lvl w:ilvl="4" w:tplc="C0867A64" w:tentative="1">
      <w:start w:val="1"/>
      <w:numFmt w:val="lowerLetter"/>
      <w:lvlText w:val="%5."/>
      <w:lvlJc w:val="left"/>
      <w:pPr>
        <w:ind w:left="4320" w:hanging="360"/>
      </w:pPr>
    </w:lvl>
    <w:lvl w:ilvl="5" w:tplc="E7146936" w:tentative="1">
      <w:start w:val="1"/>
      <w:numFmt w:val="lowerRoman"/>
      <w:lvlText w:val="%6."/>
      <w:lvlJc w:val="right"/>
      <w:pPr>
        <w:ind w:left="5040" w:hanging="180"/>
      </w:pPr>
    </w:lvl>
    <w:lvl w:ilvl="6" w:tplc="C5AAAF72" w:tentative="1">
      <w:start w:val="1"/>
      <w:numFmt w:val="decimal"/>
      <w:lvlText w:val="%7."/>
      <w:lvlJc w:val="left"/>
      <w:pPr>
        <w:ind w:left="5760" w:hanging="360"/>
      </w:pPr>
    </w:lvl>
    <w:lvl w:ilvl="7" w:tplc="3D18296C" w:tentative="1">
      <w:start w:val="1"/>
      <w:numFmt w:val="lowerLetter"/>
      <w:lvlText w:val="%8."/>
      <w:lvlJc w:val="left"/>
      <w:pPr>
        <w:ind w:left="6480" w:hanging="360"/>
      </w:pPr>
    </w:lvl>
    <w:lvl w:ilvl="8" w:tplc="650283E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A698D"/>
    <w:rsid w:val="000B78C8"/>
    <w:rsid w:val="001463B2"/>
    <w:rsid w:val="001B26B5"/>
    <w:rsid w:val="001F62C0"/>
    <w:rsid w:val="0020165C"/>
    <w:rsid w:val="00222B57"/>
    <w:rsid w:val="00245E02"/>
    <w:rsid w:val="0028608A"/>
    <w:rsid w:val="00330740"/>
    <w:rsid w:val="0033525F"/>
    <w:rsid w:val="00353B66"/>
    <w:rsid w:val="0036714F"/>
    <w:rsid w:val="00456604"/>
    <w:rsid w:val="0047566F"/>
    <w:rsid w:val="004A2675"/>
    <w:rsid w:val="004D5870"/>
    <w:rsid w:val="004F7139"/>
    <w:rsid w:val="00504FB8"/>
    <w:rsid w:val="00513BF2"/>
    <w:rsid w:val="005525EB"/>
    <w:rsid w:val="0057093C"/>
    <w:rsid w:val="00590A81"/>
    <w:rsid w:val="0059607F"/>
    <w:rsid w:val="00691EC1"/>
    <w:rsid w:val="006F38FE"/>
    <w:rsid w:val="00794ED8"/>
    <w:rsid w:val="007C2906"/>
    <w:rsid w:val="007C53FB"/>
    <w:rsid w:val="00846DCB"/>
    <w:rsid w:val="008B7D18"/>
    <w:rsid w:val="008C2CAB"/>
    <w:rsid w:val="008F1F97"/>
    <w:rsid w:val="008F4052"/>
    <w:rsid w:val="009120A9"/>
    <w:rsid w:val="009344CB"/>
    <w:rsid w:val="009D1033"/>
    <w:rsid w:val="009D4EB3"/>
    <w:rsid w:val="00A06620"/>
    <w:rsid w:val="00A42DE3"/>
    <w:rsid w:val="00AA3A0E"/>
    <w:rsid w:val="00AE7ADD"/>
    <w:rsid w:val="00B13D1B"/>
    <w:rsid w:val="00B65A24"/>
    <w:rsid w:val="00B761ED"/>
    <w:rsid w:val="00B818DF"/>
    <w:rsid w:val="00BA1BAA"/>
    <w:rsid w:val="00C16AA0"/>
    <w:rsid w:val="00C5753C"/>
    <w:rsid w:val="00CD3FEE"/>
    <w:rsid w:val="00D05A7B"/>
    <w:rsid w:val="00D52117"/>
    <w:rsid w:val="00D64818"/>
    <w:rsid w:val="00DB0D39"/>
    <w:rsid w:val="00E14005"/>
    <w:rsid w:val="00E35522"/>
    <w:rsid w:val="00E614DD"/>
    <w:rsid w:val="00E627B4"/>
    <w:rsid w:val="00E72E81"/>
    <w:rsid w:val="00F46AA6"/>
    <w:rsid w:val="00F63D1F"/>
    <w:rsid w:val="00F654C2"/>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6186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6186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6186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6186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36186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6186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4683"/>
    <w:rsid w:val="00006BD9"/>
    <w:rsid w:val="000166A4"/>
    <w:rsid w:val="00134DCB"/>
    <w:rsid w:val="00361869"/>
    <w:rsid w:val="003A0181"/>
    <w:rsid w:val="005A3EFE"/>
    <w:rsid w:val="005D029D"/>
    <w:rsid w:val="00AB23FE"/>
    <w:rsid w:val="00C70470"/>
    <w:rsid w:val="00CE1893"/>
    <w:rsid w:val="00DC66E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49</Words>
  <Characters>883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30T08:44:00Z</dcterms:created>
  <dcterms:modified xsi:type="dcterms:W3CDTF">2019-10-3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vFZ7s2G3"/&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